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7EDA028" w14:textId="77777777" w:rsidR="00120C82" w:rsidRPr="006E0A92" w:rsidRDefault="00120C82" w:rsidP="00120C82">
      <w:pPr>
        <w:pStyle w:val="Heading1"/>
        <w:numPr>
          <w:ilvl w:val="0"/>
          <w:numId w:val="0"/>
        </w:numPr>
        <w:ind w:left="432"/>
        <w:jc w:val="center"/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</w:pPr>
      <w:bookmarkStart w:id="0" w:name="_Toc201279712"/>
      <w:r w:rsidRPr="006E0A92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BAB VI</w:t>
      </w:r>
      <w:bookmarkEnd w:id="0"/>
    </w:p>
    <w:p w14:paraId="6225ECFB" w14:textId="77777777" w:rsidR="00120C82" w:rsidRPr="006E0A92" w:rsidRDefault="00120C82" w:rsidP="00120C82">
      <w:pPr>
        <w:pStyle w:val="Heading1"/>
        <w:numPr>
          <w:ilvl w:val="0"/>
          <w:numId w:val="0"/>
        </w:numPr>
        <w:ind w:left="432"/>
        <w:jc w:val="center"/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</w:pPr>
      <w:bookmarkStart w:id="1" w:name="_Toc201279713"/>
      <w:r w:rsidRPr="006E0A92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PENUTUP</w:t>
      </w:r>
      <w:bookmarkEnd w:id="1"/>
    </w:p>
    <w:p w14:paraId="640139D7" w14:textId="4E876663" w:rsidR="00120C82" w:rsidRPr="00120C82" w:rsidRDefault="00120C82" w:rsidP="00120C82">
      <w:pPr>
        <w:pStyle w:val="ListParagraph"/>
        <w:numPr>
          <w:ilvl w:val="1"/>
          <w:numId w:val="3"/>
        </w:numPr>
        <w:spacing w:after="0" w:line="360" w:lineRule="auto"/>
        <w:ind w:left="709" w:hanging="709"/>
        <w:jc w:val="both"/>
        <w:outlineLvl w:val="1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2" w:name="_Toc201279714"/>
      <w:r w:rsidRPr="00120C82">
        <w:rPr>
          <w:rFonts w:ascii="Times New Roman" w:hAnsi="Times New Roman" w:cs="Times New Roman"/>
          <w:b/>
          <w:sz w:val="24"/>
          <w:szCs w:val="24"/>
          <w:lang w:val="en-US"/>
        </w:rPr>
        <w:t>Kesimpulan</w:t>
      </w:r>
      <w:bookmarkEnd w:id="2"/>
      <w:r w:rsidRPr="00120C8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120C8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proofErr w:type="spellEnd"/>
    </w:p>
    <w:p w14:paraId="1E14D316" w14:textId="0A4F4FBF" w:rsidR="00120C82" w:rsidRPr="00120C82" w:rsidRDefault="00120C82" w:rsidP="00120C82">
      <w:pPr>
        <w:pStyle w:val="ListParagraph"/>
        <w:numPr>
          <w:ilvl w:val="2"/>
          <w:numId w:val="3"/>
        </w:numPr>
        <w:spacing w:after="0"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bookmarkStart w:id="3" w:name="_GoBack"/>
      <w:bookmarkEnd w:id="3"/>
      <w:proofErr w:type="spellStart"/>
      <w:r w:rsidRPr="00120C82">
        <w:rPr>
          <w:rFonts w:ascii="Times New Roman" w:hAnsi="Times New Roman" w:cs="Times New Roman"/>
          <w:sz w:val="24"/>
          <w:szCs w:val="24"/>
          <w:lang w:val="en-US"/>
        </w:rPr>
        <w:t>Pengkajian</w:t>
      </w:r>
      <w:proofErr w:type="spellEnd"/>
      <w:r w:rsidRPr="00120C8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120C8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proofErr w:type="spellEnd"/>
    </w:p>
    <w:p w14:paraId="1FF2AEA3" w14:textId="77777777" w:rsidR="00120C82" w:rsidRPr="006E0A92" w:rsidRDefault="00120C82" w:rsidP="00120C82">
      <w:pPr>
        <w:spacing w:after="0" w:line="360" w:lineRule="auto"/>
        <w:ind w:firstLine="709"/>
        <w:jc w:val="both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6E0A92">
        <w:rPr>
          <w:rFonts w:ascii="Times New Roman" w:hAnsi="Times New Roman" w:cs="Times New Roman"/>
          <w:sz w:val="24"/>
          <w:szCs w:val="24"/>
          <w:lang w:val="en-US"/>
        </w:rPr>
        <w:t>Pada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roses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ngkaji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perawat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An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R.M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agnos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edis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ronkopneumonia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simpul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ronkopneumoni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erjad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par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asap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roko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usia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asu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rumah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akit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luh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esa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napas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atu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erlendir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uny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napas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ambah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engi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ngkaji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dapat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t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ubjektif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: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luarg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engata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atu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erlendir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is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engeluar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haknya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esa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napas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emam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nai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urun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ering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proofErr w:type="gram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rewel,sulit</w:t>
      </w:r>
      <w:proofErr w:type="spellEnd"/>
      <w:proofErr w:type="gram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idur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atuk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uk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enangis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tik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beri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inda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edis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luarg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engata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urang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ham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entang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nyakit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anaknya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t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objektif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: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ampa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atu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erlendir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ampa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esa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napas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erdengar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uny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uar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napas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ambah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engi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erpas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O2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nasal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canul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2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liter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/</w:t>
      </w: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menit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erpasang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venflo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a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iri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ampa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lemah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ampa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rewel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ulit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erab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hangat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ampa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ulit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idur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ampa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uk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beri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inda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edis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luarg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ampa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ertanya-tany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entang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ada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anaknya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TV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: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N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: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118x/</w:t>
      </w: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menit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R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: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45x/</w:t>
      </w: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menit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B:38,2ºC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pO2: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90%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meriksa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foto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horax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: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i/>
          <w:sz w:val="24"/>
          <w:szCs w:val="24"/>
          <w:lang w:val="en-US"/>
        </w:rPr>
        <w:t>Bronchopneumonia</w:t>
      </w:r>
      <w:proofErr w:type="spellEnd"/>
      <w:r w:rsidRPr="006E0A92">
        <w:rPr>
          <w:rFonts w:ascii="Times New Roman" w:hAnsi="Times New Roman" w:cs="Times New Roman"/>
          <w:i/>
          <w:sz w:val="24"/>
          <w:szCs w:val="24"/>
          <w:lang w:val="en-US"/>
        </w:rPr>
        <w:t>.</w:t>
      </w:r>
    </w:p>
    <w:p w14:paraId="3C226D2B" w14:textId="77777777" w:rsidR="00120C82" w:rsidRPr="006E0A92" w:rsidRDefault="00120C82" w:rsidP="00120C82">
      <w:pPr>
        <w:pStyle w:val="ListParagraph"/>
        <w:numPr>
          <w:ilvl w:val="2"/>
          <w:numId w:val="3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0A92">
        <w:rPr>
          <w:rFonts w:ascii="Times New Roman" w:hAnsi="Times New Roman" w:cs="Times New Roman"/>
          <w:sz w:val="24"/>
          <w:szCs w:val="24"/>
          <w:lang w:val="en-US"/>
        </w:rPr>
        <w:t>Diagnosis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perawatan</w:t>
      </w:r>
      <w:proofErr w:type="spellEnd"/>
    </w:p>
    <w:p w14:paraId="0FC2EF2E" w14:textId="77777777" w:rsidR="00120C82" w:rsidRPr="006E0A92" w:rsidRDefault="00120C82" w:rsidP="00120C82">
      <w:pPr>
        <w:spacing w:after="0" w:line="360" w:lineRule="auto"/>
        <w:ind w:left="-11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0A92">
        <w:rPr>
          <w:rFonts w:ascii="Times New Roman" w:hAnsi="Times New Roman" w:cs="Times New Roman"/>
          <w:sz w:val="24"/>
          <w:szCs w:val="24"/>
          <w:lang w:val="en-US"/>
        </w:rPr>
        <w:t>Dari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ngkaji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An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R.M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ronkopneumoni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dapat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5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agnosis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perawat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ersih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jal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napas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efektif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erhubu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pasme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jal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napas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hiperterm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erhubu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roses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nyakit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ganggu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ol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idur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erhubu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hambat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lingkungan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ganggu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ras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nyam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erhubu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efe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amping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erapi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efisit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ngetahu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erhubu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urang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erpapar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45E620C" w14:textId="77777777" w:rsidR="00120C82" w:rsidRPr="006E0A92" w:rsidRDefault="00120C82" w:rsidP="00120C82">
      <w:pPr>
        <w:pStyle w:val="ListParagraph"/>
        <w:numPr>
          <w:ilvl w:val="2"/>
          <w:numId w:val="3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Intervens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proofErr w:type="spellEnd"/>
    </w:p>
    <w:p w14:paraId="73E431E2" w14:textId="77777777" w:rsidR="00120C82" w:rsidRPr="006E0A92" w:rsidRDefault="00120C82" w:rsidP="00120C82">
      <w:pPr>
        <w:spacing w:after="0" w:line="360" w:lineRule="auto"/>
        <w:ind w:left="-11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Intervens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yang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yang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rencana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esua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agnosis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yang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dapat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anajem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jal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napas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anajem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hipertermia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uku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idur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nyamanan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edukas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roses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nyakit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45AAEE7" w14:textId="77777777" w:rsidR="00120C82" w:rsidRPr="006E0A92" w:rsidRDefault="00120C82" w:rsidP="00120C82">
      <w:pPr>
        <w:pStyle w:val="ListParagraph"/>
        <w:numPr>
          <w:ilvl w:val="2"/>
          <w:numId w:val="3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Implementas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proofErr w:type="spellEnd"/>
    </w:p>
    <w:p w14:paraId="75F49ADF" w14:textId="77777777" w:rsidR="00120C82" w:rsidRPr="006E0A92" w:rsidRDefault="00120C82" w:rsidP="00120C82">
      <w:pPr>
        <w:spacing w:after="0" w:line="360" w:lineRule="auto"/>
        <w:ind w:left="-11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0A92">
        <w:rPr>
          <w:rFonts w:ascii="Times New Roman" w:hAnsi="Times New Roman" w:cs="Times New Roman"/>
          <w:sz w:val="24"/>
          <w:szCs w:val="24"/>
          <w:lang w:val="en-US"/>
        </w:rPr>
        <w:lastRenderedPageBreak/>
        <w:t>Dari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rencan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perawat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yang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buat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esua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agnosis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perawat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yang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angkat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An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R.M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esua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butuhan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nulis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laksana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perawat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elam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4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hari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har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rtam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laksana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emu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intervens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yang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rencanakan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har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du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laksana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emu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intervens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yang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buat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catat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rkembangan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har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tig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laksana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intervens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yang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rencana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catat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rkemba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har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empat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evaluas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akhir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3E65DBD" w14:textId="77777777" w:rsidR="00120C82" w:rsidRPr="006E0A92" w:rsidRDefault="00120C82" w:rsidP="00120C82">
      <w:pPr>
        <w:pStyle w:val="ListParagraph"/>
        <w:numPr>
          <w:ilvl w:val="2"/>
          <w:numId w:val="3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Evaluasi</w:t>
      </w:r>
      <w:proofErr w:type="spellEnd"/>
    </w:p>
    <w:p w14:paraId="77A6F7E5" w14:textId="77777777" w:rsidR="00120C82" w:rsidRPr="006E0A92" w:rsidRDefault="00120C82" w:rsidP="00120C82">
      <w:pPr>
        <w:spacing w:after="0" w:line="360" w:lineRule="auto"/>
        <w:ind w:left="-11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0A92">
        <w:rPr>
          <w:rFonts w:ascii="Times New Roman" w:hAnsi="Times New Roman" w:cs="Times New Roman"/>
          <w:sz w:val="24"/>
          <w:szCs w:val="24"/>
          <w:lang w:val="en-US"/>
        </w:rPr>
        <w:t>Dari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5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agnosis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perawat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An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R.M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emu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agnosis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eratasi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agnosis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ersih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jal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napas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efektif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hipertermi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ganggu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ol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idur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ganggu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ras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nyam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eratas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har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empat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edang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agnosis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efisit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ngetahu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eratas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har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dua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B80FD08" w14:textId="77777777" w:rsidR="00120C82" w:rsidRPr="006E0A92" w:rsidRDefault="00120C82" w:rsidP="00120C82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proofErr w:type="spellEnd"/>
    </w:p>
    <w:p w14:paraId="7E780B05" w14:textId="77777777" w:rsidR="00120C82" w:rsidRPr="006E0A92" w:rsidRDefault="00120C82" w:rsidP="00120C82">
      <w:pPr>
        <w:pStyle w:val="ListParagraph"/>
        <w:numPr>
          <w:ilvl w:val="1"/>
          <w:numId w:val="3"/>
        </w:numPr>
        <w:spacing w:after="0" w:line="360" w:lineRule="auto"/>
        <w:ind w:left="709" w:hanging="709"/>
        <w:jc w:val="both"/>
        <w:outlineLvl w:val="1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4" w:name="_Toc201279715"/>
      <w:r w:rsidRPr="006E0A92">
        <w:rPr>
          <w:rFonts w:ascii="Times New Roman" w:hAnsi="Times New Roman" w:cs="Times New Roman"/>
          <w:b/>
          <w:sz w:val="24"/>
          <w:szCs w:val="24"/>
          <w:lang w:val="en-US"/>
        </w:rPr>
        <w:t>Saran</w:t>
      </w:r>
      <w:bookmarkEnd w:id="4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proofErr w:type="spellEnd"/>
    </w:p>
    <w:p w14:paraId="5E4BCD54" w14:textId="77777777" w:rsidR="00120C82" w:rsidRPr="006E0A92" w:rsidRDefault="00120C82" w:rsidP="00120C82">
      <w:pPr>
        <w:pStyle w:val="ListParagraph"/>
        <w:numPr>
          <w:ilvl w:val="2"/>
          <w:numId w:val="3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luarga</w:t>
      </w:r>
      <w:proofErr w:type="spellEnd"/>
    </w:p>
    <w:p w14:paraId="1D10FBF0" w14:textId="77777777" w:rsidR="00120C82" w:rsidRPr="006E0A92" w:rsidRDefault="00120C82" w:rsidP="00120C82">
      <w:pPr>
        <w:spacing w:after="0" w:line="360" w:lineRule="auto"/>
        <w:ind w:left="-11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luarg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harap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emaham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nyakit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enyeluruh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ematuh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ngobat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yang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berikan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enjag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bersih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ert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endukung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mulihan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F9DF9A9" w14:textId="77777777" w:rsidR="00120C82" w:rsidRPr="006E0A92" w:rsidRDefault="00120C82" w:rsidP="00120C82">
      <w:pPr>
        <w:pStyle w:val="ListParagraph"/>
        <w:numPr>
          <w:ilvl w:val="2"/>
          <w:numId w:val="3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Pelayan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perawatan</w:t>
      </w:r>
      <w:proofErr w:type="spellEnd"/>
    </w:p>
    <w:p w14:paraId="5A7F8935" w14:textId="77777777" w:rsidR="00120C82" w:rsidRPr="006E0A92" w:rsidRDefault="00120C82" w:rsidP="00120C82">
      <w:pPr>
        <w:spacing w:after="0" w:line="360" w:lineRule="auto"/>
        <w:ind w:left="-11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Pelayan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perawat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harap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responsif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holistii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empercepat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mulih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encegah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omplikas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asie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ana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ronkopneumonia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9BF94A9" w14:textId="77777777" w:rsidR="00120C82" w:rsidRPr="006E0A92" w:rsidRDefault="00120C82" w:rsidP="00120C82">
      <w:pPr>
        <w:pStyle w:val="ListParagraph"/>
        <w:numPr>
          <w:ilvl w:val="2"/>
          <w:numId w:val="3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Institus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Pendidi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proofErr w:type="spellEnd"/>
    </w:p>
    <w:p w14:paraId="75B71280" w14:textId="77777777" w:rsidR="00120C82" w:rsidRPr="006E0A92" w:rsidRDefault="00120C82" w:rsidP="00120C82">
      <w:pPr>
        <w:spacing w:after="0" w:line="360" w:lineRule="auto"/>
        <w:ind w:left="-11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Diharap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referens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aca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asuh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perawat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ana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bronkopneumoni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oleh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ahasiswa-mahasisw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Sekolah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ingg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Ilmu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sehat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Gunung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ari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Tomoho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enambah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referensi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mata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uliah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keperawatan</w:t>
      </w:r>
      <w:proofErr w:type="spellEnd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color w:val="FFFFFF" w:themeColor="background1"/>
          <w:sz w:val="16"/>
          <w:szCs w:val="24"/>
          <w:u w:color="FFFFFF" w:themeColor="background1"/>
          <w:vertAlign w:val="subscript"/>
          <w:lang w:val="en-US"/>
        </w:rPr>
        <w:t>i</w:t>
      </w:r>
      <w:r w:rsidRPr="006E0A92">
        <w:rPr>
          <w:rFonts w:ascii="Times New Roman" w:hAnsi="Times New Roman" w:cs="Times New Roman"/>
          <w:sz w:val="24"/>
          <w:szCs w:val="24"/>
          <w:lang w:val="en-US"/>
        </w:rPr>
        <w:t>anak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B4DA30D" w14:textId="77777777" w:rsidR="00120C82" w:rsidRPr="006E0A92" w:rsidRDefault="00120C82" w:rsidP="00120C82">
      <w:pPr>
        <w:pStyle w:val="ListParagraph"/>
        <w:numPr>
          <w:ilvl w:val="2"/>
          <w:numId w:val="3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Peneliti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C74E897" w14:textId="77777777" w:rsidR="00120C82" w:rsidRPr="002907E6" w:rsidRDefault="00120C82" w:rsidP="00120C82">
      <w:pPr>
        <w:spacing w:after="0" w:line="360" w:lineRule="auto"/>
        <w:ind w:left="-11" w:firstLine="443"/>
        <w:jc w:val="both"/>
        <w:rPr>
          <w:rFonts w:ascii="Times New Roman" w:hAnsi="Times New Roman" w:cs="Times New Roman"/>
          <w:color w:val="FFFFFF" w:themeColor="background1"/>
          <w:sz w:val="24"/>
          <w:szCs w:val="24"/>
          <w:lang w:val="en-US"/>
        </w:rPr>
      </w:pP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Diharapkan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menambah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pengetahuan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pengalaman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bagi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penulis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 xml:space="preserve">  dan </w:t>
      </w: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bisa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referensi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penulis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0A92">
        <w:rPr>
          <w:rFonts w:ascii="Times New Roman" w:hAnsi="Times New Roman" w:cs="Times New Roman"/>
          <w:sz w:val="24"/>
          <w:szCs w:val="24"/>
          <w:lang w:val="en-US"/>
        </w:rPr>
        <w:t>selanjutnya</w:t>
      </w:r>
      <w:proofErr w:type="spellEnd"/>
      <w:r w:rsidRPr="006E0A92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6E0A92">
        <w:rPr>
          <w:rFonts w:ascii="Times New Roman" w:hAnsi="Times New Roman" w:cs="Times New Roman"/>
          <w:color w:val="FFFFFF" w:themeColor="background1"/>
          <w:sz w:val="24"/>
          <w:szCs w:val="24"/>
          <w:lang w:val="en-US"/>
        </w:rPr>
        <w:fldChar w:fldCharType="begin" w:fldLock="1"/>
      </w:r>
      <w:r w:rsidRPr="006E0A92">
        <w:rPr>
          <w:rFonts w:ascii="Times New Roman" w:hAnsi="Times New Roman" w:cs="Times New Roman"/>
          <w:color w:val="FFFFFF" w:themeColor="background1"/>
          <w:sz w:val="24"/>
          <w:szCs w:val="24"/>
          <w:lang w:val="en-US"/>
        </w:rPr>
        <w:instrText>ADDIN CSL_CITATION {"citationItems":[{"id":"ITEM-1","itemData":{"author":[{"dropping-particle":"","family":"Azahra","given":"Lesti","non-dropping-particle":"","parse-names":false,"suffix":""},{"dropping-particle":"","family":"Yuliana","given":"Ayu","non-dropping-particle":"","parse-names":false,"suffix":""},{"dropping-particle":"","family":"Zaitun","given":"","non-dropping-particle":"","parse-names":false,"suffix":""}],"id":"ITEM-1","issued":{"date-parts":[["2022"]]},"title":"MONOGRAF: Fisioterapi Dada Pada Anak Dengan Bronkopneumonia","type":"book"},"uris":["http://www.mendeley.com/documents/?uuid=3ebecd9e-ff3f-453b-b4f8-136839da9697"]}],"mendeley":{"formattedCitation":"(Azahra et al., 2022)","plainTextFormattedCitation":"(Azahra et al., 2022)","previouslyFormattedCitation":"(Azahra et al., 2022)"},"properties":{"noteIndex":0},"schema":"https://github.com/citation-style-language/schema/raw/master/csl-citation.json"}</w:instrText>
      </w:r>
      <w:r w:rsidRPr="006E0A92">
        <w:rPr>
          <w:rFonts w:ascii="Times New Roman" w:hAnsi="Times New Roman" w:cs="Times New Roman"/>
          <w:color w:val="FFFFFF" w:themeColor="background1"/>
          <w:sz w:val="24"/>
          <w:szCs w:val="24"/>
          <w:lang w:val="en-US"/>
        </w:rPr>
        <w:fldChar w:fldCharType="separate"/>
      </w:r>
      <w:r w:rsidRPr="006E0A92">
        <w:rPr>
          <w:rFonts w:ascii="Times New Roman" w:hAnsi="Times New Roman" w:cs="Times New Roman"/>
          <w:noProof/>
          <w:color w:val="FFFFFF" w:themeColor="background1"/>
          <w:sz w:val="24"/>
          <w:szCs w:val="24"/>
          <w:lang w:val="en-US"/>
        </w:rPr>
        <w:t>(Azahra et al., 2022)</w:t>
      </w:r>
      <w:r w:rsidRPr="006E0A92">
        <w:rPr>
          <w:rFonts w:ascii="Times New Roman" w:hAnsi="Times New Roman" w:cs="Times New Roman"/>
          <w:color w:val="FFFFFF" w:themeColor="background1"/>
          <w:sz w:val="24"/>
          <w:szCs w:val="24"/>
          <w:lang w:val="en-US"/>
        </w:rPr>
        <w:fldChar w:fldCharType="end"/>
      </w:r>
    </w:p>
    <w:p w14:paraId="7F7C4274" w14:textId="77777777" w:rsidR="009E7D9D" w:rsidRDefault="009E7D9D"/>
    <w:sectPr w:rsidR="009E7D9D" w:rsidSect="00120C82">
      <w:pgSz w:w="11906" w:h="16838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413D5A"/>
    <w:multiLevelType w:val="multilevel"/>
    <w:tmpl w:val="EA2EA380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none"/>
      <w:pStyle w:val="Heading2"/>
      <w:lvlText w:val="2.1.7"/>
      <w:lvlJc w:val="left"/>
      <w:pPr>
        <w:ind w:left="454" w:hanging="454"/>
      </w:pPr>
      <w:rPr>
        <w:rFonts w:hint="default"/>
        <w:color w:val="auto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 w15:restartNumberingAfterBreak="0">
    <w:nsid w:val="39F24593"/>
    <w:multiLevelType w:val="multilevel"/>
    <w:tmpl w:val="2E04C98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77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2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3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18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89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243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952" w:hanging="1800"/>
      </w:pPr>
      <w:rPr>
        <w:rFonts w:hint="default"/>
      </w:rPr>
    </w:lvl>
  </w:abstractNum>
  <w:abstractNum w:abstractNumId="2" w15:restartNumberingAfterBreak="0">
    <w:nsid w:val="3B6F48B9"/>
    <w:multiLevelType w:val="multilevel"/>
    <w:tmpl w:val="605E9416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72" w:hanging="1800"/>
      </w:pPr>
      <w:rPr>
        <w:rFonts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20C82"/>
    <w:rsid w:val="00120C82"/>
    <w:rsid w:val="00135A41"/>
    <w:rsid w:val="00211782"/>
    <w:rsid w:val="004E0255"/>
    <w:rsid w:val="006F2E26"/>
    <w:rsid w:val="009E7D9D"/>
    <w:rsid w:val="00A73C46"/>
    <w:rsid w:val="00B81ED2"/>
    <w:rsid w:val="00FC1F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997DD8D"/>
  <w15:chartTrackingRefBased/>
  <w15:docId w15:val="{BEDC4A53-5B6D-4DA5-8CBC-922ADA61CC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20C82"/>
  </w:style>
  <w:style w:type="paragraph" w:styleId="Heading1">
    <w:name w:val="heading 1"/>
    <w:basedOn w:val="Normal"/>
    <w:next w:val="Normal"/>
    <w:link w:val="Heading1Char"/>
    <w:uiPriority w:val="9"/>
    <w:qFormat/>
    <w:rsid w:val="00120C82"/>
    <w:pPr>
      <w:keepNext/>
      <w:keepLines/>
      <w:numPr>
        <w:numId w:val="2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20C82"/>
    <w:pPr>
      <w:keepNext/>
      <w:keepLines/>
      <w:numPr>
        <w:ilvl w:val="1"/>
        <w:numId w:val="2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20C82"/>
    <w:pPr>
      <w:keepNext/>
      <w:keepLines/>
      <w:numPr>
        <w:ilvl w:val="2"/>
        <w:numId w:val="2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20C82"/>
    <w:pPr>
      <w:keepNext/>
      <w:keepLines/>
      <w:numPr>
        <w:ilvl w:val="3"/>
        <w:numId w:val="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20C82"/>
    <w:pPr>
      <w:keepNext/>
      <w:keepLines/>
      <w:numPr>
        <w:ilvl w:val="4"/>
        <w:numId w:val="2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20C82"/>
    <w:pPr>
      <w:keepNext/>
      <w:keepLines/>
      <w:numPr>
        <w:ilvl w:val="5"/>
        <w:numId w:val="2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20C82"/>
    <w:pPr>
      <w:keepNext/>
      <w:keepLines/>
      <w:numPr>
        <w:ilvl w:val="6"/>
        <w:numId w:val="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20C82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20C82"/>
    <w:pPr>
      <w:keepNext/>
      <w:keepLines/>
      <w:numPr>
        <w:ilvl w:val="8"/>
        <w:numId w:val="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20C8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20C82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20C82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20C82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20C82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20C82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20C82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20C82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20C82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uiPriority w:val="34"/>
    <w:qFormat/>
    <w:rsid w:val="00120C8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706</Words>
  <Characters>4030</Characters>
  <Application>Microsoft Office Word</Application>
  <DocSecurity>0</DocSecurity>
  <Lines>33</Lines>
  <Paragraphs>9</Paragraphs>
  <ScaleCrop>false</ScaleCrop>
  <Company/>
  <LinksUpToDate>false</LinksUpToDate>
  <CharactersWithSpaces>47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yBook11G</dc:creator>
  <cp:keywords/>
  <dc:description/>
  <cp:lastModifiedBy>MyBook11G</cp:lastModifiedBy>
  <cp:revision>1</cp:revision>
  <dcterms:created xsi:type="dcterms:W3CDTF">2025-10-01T11:58:00Z</dcterms:created>
  <dcterms:modified xsi:type="dcterms:W3CDTF">2025-10-01T12:00:00Z</dcterms:modified>
</cp:coreProperties>
</file>